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A2A230" w14:textId="77777777" w:rsidR="00FA462B" w:rsidRPr="00FA462B" w:rsidRDefault="00FA462B" w:rsidP="00FA462B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h1&gt;A linguagem Java&lt;/h1&gt;</w:t>
      </w:r>
    </w:p>
    <w:p w14:paraId="28DD0144" w14:textId="77777777" w:rsidR="00FA462B" w:rsidRPr="00463E91" w:rsidRDefault="00FA462B" w:rsidP="00FA462B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52C6919A" w14:textId="0C61508A" w:rsidR="00FA462B" w:rsidRPr="00FA462B" w:rsidRDefault="00FA462B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lt;p 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align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= "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justify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"&gt;A linguagem Java surgiu no começo dos anos 90 sendo está a criação de um programador </w:t>
      </w:r>
      <w:r w:rsidR="00463E91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hamado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&lt;a 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href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="https://pt.wikipedia.org/wiki/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James_Gosling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 target="_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blank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&gt;James Gosling&lt;/a&gt;</w:t>
      </w:r>
      <w:r w:rsid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r w:rsidR="00E262AE"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lt;a </w:t>
      </w:r>
      <w:proofErr w:type="spellStart"/>
      <w:r w:rsidR="00E262AE"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href</w:t>
      </w:r>
      <w:proofErr w:type="spellEnd"/>
      <w:r w:rsidR="00E262AE"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="#1"&gt;</w:t>
      </w:r>
      <w:r w:rsidR="00E262A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fldChar w:fldCharType="begin"/>
      </w:r>
      <w:r w:rsidR="00E262A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instrText xml:space="preserve"> ADDIN ZOTERO_ITEM CSL_CITATION {"citationID":"9C8Rwo0g","properties":{"formattedCitation":"[1]","plainCitation":"[1]","noteIndex":0},"citationItems":[{"id":3731,"uris":["http://zotero.org/users/6863133/items/7D3VKWM8"],"itemData":{"id":3731,"type":"webpage","container-title":"Wikipédia","genre":"Educação","title":"James Gosling","URL":"https://pt.wikipedia.org/wiki/James_Gosling","author":[{"family":"Wikipédia","given":""}],"issued":{"date-parts":[["2022",10,11]]}}}],"schema":"https://github.com/citation-style-language/schema/raw/master/csl-citation.json"} </w:instrText>
      </w:r>
      <w:r w:rsidR="00E262A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fldChar w:fldCharType="separate"/>
      </w:r>
      <w:r w:rsidR="00E262AE" w:rsidRPr="00463E91">
        <w:rPr>
          <w:rFonts w:ascii="Courier New" w:hAnsi="Courier New" w:cs="Courier New"/>
          <w:sz w:val="24"/>
          <w:szCs w:val="24"/>
        </w:rPr>
        <w:t>[1]</w:t>
      </w:r>
      <w:r w:rsidR="00E262A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fldChar w:fldCharType="end"/>
      </w:r>
      <w:r w:rsidR="00E262AE"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&lt;/a&gt;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. O objetivo </w:t>
      </w:r>
      <w:r w:rsid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inicial da 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linguagem de programação </w:t>
      </w:r>
      <w:r w:rsid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(ainda chamada de Oak essa época) 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era resolver 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os problemas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de dispositivos eletrônicos que necessitavam de uma certa automação para seu funcionamento</w:t>
      </w:r>
      <w:r w:rsidR="00FD2107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. A grande questão até 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o presente momento da história </w:t>
      </w:r>
      <w:r w:rsidR="00FD2107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é de que 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estes dispositivos funcionavam com linguagens de programação própria para cada 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dispositivo</w:t>
      </w:r>
      <w:r w:rsidR="00FD2107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tal situação dificuldade a fabricação destes vistos o grande &lt;i&gt;boom&lt;/i&gt; do mercado de eletrônicos alavancados pelo surgimento da internet e dos computadores pessoais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. &lt;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gt;&lt;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</w:p>
    <w:p w14:paraId="0E01EAF6" w14:textId="74494476" w:rsidR="00EC32D2" w:rsidRPr="00463E91" w:rsidRDefault="00EC32D2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Uma das grandes evoluções trazidas pela linguagem Java foi a criação da &lt;b&gt;Máquina Virtual Java&lt;/b&gt; (&lt;i&gt;Java Virtual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Machin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i&gt;) que permitiu que o mesmo código fonte pudesse ser executado em diversos sistemas operacionais, ou seja, independente do sistema operacional.</w:t>
      </w:r>
    </w:p>
    <w:p w14:paraId="14A8282F" w14:textId="39D44CE4" w:rsidR="00FA462B" w:rsidRPr="00463E91" w:rsidRDefault="00FA462B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/p&gt;</w:t>
      </w:r>
    </w:p>
    <w:p w14:paraId="5152FE47" w14:textId="77F1D889" w:rsidR="00FA462B" w:rsidRPr="00463E91" w:rsidRDefault="00FA462B" w:rsidP="00FA462B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64AF48D9" w14:textId="280673DB" w:rsidR="00EC32D2" w:rsidRPr="00FA462B" w:rsidRDefault="00EC32D2" w:rsidP="00EC32D2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h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2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Primeiros passos em Java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/h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2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</w:p>
    <w:p w14:paraId="6B25B399" w14:textId="77777777" w:rsidR="005557F9" w:rsidRPr="00463E91" w:rsidRDefault="00EC32D2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lt;p 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align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= "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justify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&gt;</w:t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O primeiros passos em Java serão dados empregando o compilador &lt;i&gt;online&lt;/i&gt;</w:t>
      </w:r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lt;a </w:t>
      </w:r>
      <w:proofErr w:type="spellStart"/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href</w:t>
      </w:r>
      <w:proofErr w:type="spellEnd"/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="</w:t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https://www.jdoodle.com/online-</w:t>
      </w:r>
      <w:proofErr w:type="spellStart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java</w:t>
      </w:r>
      <w:proofErr w:type="spellEnd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-</w:t>
      </w:r>
      <w:proofErr w:type="spellStart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mpiler</w:t>
      </w:r>
      <w:proofErr w:type="spellEnd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/</w:t>
      </w:r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 target="_</w:t>
      </w:r>
      <w:proofErr w:type="spellStart"/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blank</w:t>
      </w:r>
      <w:proofErr w:type="spellEnd"/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&gt;</w:t>
      </w:r>
      <w:proofErr w:type="spellStart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jdoodle</w:t>
      </w:r>
      <w:proofErr w:type="spellEnd"/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fldChar w:fldCharType="begin"/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instrText xml:space="preserve"> ADDIN ZOTERO_ITEM CSL_CITATION {"citationID":"9C8Rwo0g","properties":{"formattedCitation":"[1]","plainCitation":"[1]","noteIndex":0},"citationItems":[{"id":3731,"uris":["http://zotero.org/users/6863133/items/7D3VKWM8"],"itemData":{"id":3731,"type":"webpage","container-title":"Wikipédia","genre":"Educação","title":"James Gosling","URL":"https://pt.wikipedia.org/wiki/James_Gosling","author":[{"family":"Wikipédia","given":""}],"issued":{"date-parts":[["2022",10,11]]}}}],"schema":"https://github.com/citation-style-language/schema/raw/master/csl-citation.json"} </w:instrText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fldChar w:fldCharType="separate"/>
      </w:r>
      <w:r w:rsidR="005557F9" w:rsidRPr="00463E91">
        <w:rPr>
          <w:rFonts w:ascii="Courier New" w:hAnsi="Courier New" w:cs="Courier New"/>
          <w:sz w:val="24"/>
          <w:szCs w:val="24"/>
        </w:rPr>
        <w:t>[1]</w:t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fldChar w:fldCharType="end"/>
      </w:r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/a&gt;.</w:t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&lt;</w:t>
      </w:r>
      <w:proofErr w:type="spellStart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&lt;</w:t>
      </w:r>
      <w:proofErr w:type="spellStart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</w:p>
    <w:p w14:paraId="0155390E" w14:textId="14B0BFC8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Nosso primeiro programa em Java será o tradicional &lt;b&g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Hell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, 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world!&lt;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/b&gt;</w:t>
      </w:r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ou &lt;b&gt;Olá Mundo!&lt;/b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. 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&l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</w:p>
    <w:p w14:paraId="50F38E63" w14:textId="29ADD1EB" w:rsidR="00EC32D2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Todo programa Java começa com a palavra-chave &l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&lt;b&g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lass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b&gt;&lt;/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 e um método principal denominado de &l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&lt;b&g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main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b&gt;&lt;/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. Vejamos o exemplo</w:t>
      </w:r>
      <w:r w:rsid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da estrutura primária do algoritmo:</w:t>
      </w:r>
      <w:r w:rsidR="00EC32D2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/p&gt;</w:t>
      </w:r>
    </w:p>
    <w:p w14:paraId="7C915FAC" w14:textId="70103F0B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3A4F890D" w14:textId="46718ADD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```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java</w:t>
      </w:r>
      <w:proofErr w:type="spellEnd"/>
    </w:p>
    <w:p w14:paraId="0CE91362" w14:textId="71AA091E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public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lass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OlaMund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{</w:t>
      </w:r>
    </w:p>
    <w:p w14:paraId="232CC620" w14:textId="478755B2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ab/>
      </w: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public static void 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main(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String[]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args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){</w:t>
      </w:r>
    </w:p>
    <w:p w14:paraId="2DEF5F90" w14:textId="326CCE68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ab/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// Parte interna do algoritmo</w:t>
      </w:r>
    </w:p>
    <w:p w14:paraId="577FCDBC" w14:textId="141D6A65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ab/>
        <w:t>}</w:t>
      </w:r>
    </w:p>
    <w:p w14:paraId="649E5FD5" w14:textId="2ACF66DD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}</w:t>
      </w:r>
    </w:p>
    <w:p w14:paraId="414F69F2" w14:textId="133747CC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```</w:t>
      </w:r>
    </w:p>
    <w:p w14:paraId="259DDB3B" w14:textId="645DC1B4" w:rsidR="005557F9" w:rsidRPr="00463E91" w:rsidRDefault="005557F9" w:rsidP="005557F9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lt;p 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align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= "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justify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Veja que o programa Java utiliza-se das chaves &l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{ }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gt; para denominar o trecho de início e fim de um algoritmo. Portanto para </w:t>
      </w:r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plicar a impressão do termo &lt;b&gt;Olá Mundo!!!&lt;/b&gt; vamos empregar o método &lt;</w:t>
      </w:r>
      <w:proofErr w:type="spellStart"/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  <w:proofErr w:type="spellStart"/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System.out.println</w:t>
      </w:r>
      <w:proofErr w:type="spellEnd"/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</w:t>
      </w:r>
      <w:proofErr w:type="spellStart"/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. Vejamos como fica aversão final do algoritmo: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p&gt;</w:t>
      </w:r>
    </w:p>
    <w:p w14:paraId="4ACA12AF" w14:textId="013D95DB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59F51ED1" w14:textId="77777777" w:rsidR="006075CE" w:rsidRPr="00E262AE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```</w:t>
      </w:r>
      <w:proofErr w:type="spell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java</w:t>
      </w:r>
      <w:proofErr w:type="spellEnd"/>
    </w:p>
    <w:p w14:paraId="2BAC285B" w14:textId="77777777" w:rsidR="006075CE" w:rsidRPr="00E262AE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proofErr w:type="spell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public</w:t>
      </w:r>
      <w:proofErr w:type="spellEnd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proofErr w:type="spell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class</w:t>
      </w:r>
      <w:proofErr w:type="spellEnd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proofErr w:type="spell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OlaMundo</w:t>
      </w:r>
      <w:proofErr w:type="spellEnd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{</w:t>
      </w:r>
    </w:p>
    <w:p w14:paraId="069506ED" w14:textId="77777777" w:rsidR="006075CE" w:rsidRPr="00463E91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lastRenderedPageBreak/>
        <w:tab/>
      </w: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public static void 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main(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String[]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args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){</w:t>
      </w:r>
    </w:p>
    <w:p w14:paraId="1E3759BD" w14:textId="75DEA993" w:rsidR="006075CE" w:rsidRPr="00463E91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ab/>
      </w: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ab/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System.out.println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(“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Olá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 Mundo!!</w:t>
      </w:r>
      <w:r w:rsidR="004D1105"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”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)</w:t>
      </w:r>
      <w:r w:rsidR="004D1105"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;</w:t>
      </w:r>
      <w:proofErr w:type="gramEnd"/>
    </w:p>
    <w:p w14:paraId="4C7A5E82" w14:textId="77777777" w:rsidR="006075CE" w:rsidRPr="00463E91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ab/>
        <w:t>}</w:t>
      </w:r>
    </w:p>
    <w:p w14:paraId="0D887992" w14:textId="77777777" w:rsidR="006075CE" w:rsidRPr="00E262AE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}</w:t>
      </w:r>
    </w:p>
    <w:p w14:paraId="47AC8F6F" w14:textId="77777777" w:rsidR="006075CE" w:rsidRPr="00E262AE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```</w:t>
      </w:r>
    </w:p>
    <w:p w14:paraId="039AFD73" w14:textId="77777777" w:rsidR="00BD3E6D" w:rsidRPr="00463E91" w:rsidRDefault="004D1105" w:rsidP="004D1105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lt;p 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align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= "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justify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lém disso é válido salientar que após o uso de métodos, funções e outros é necessário “encerrar a linha de código</w:t>
      </w:r>
      <w:r w:rsidR="00BD3E6D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”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com &l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;&lt;/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.</w:t>
      </w:r>
      <w:r w:rsidR="00BD3E6D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&lt;</w:t>
      </w:r>
      <w:proofErr w:type="spellStart"/>
      <w:r w:rsidR="00BD3E6D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="00BD3E6D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&lt;</w:t>
      </w:r>
      <w:proofErr w:type="spellStart"/>
      <w:r w:rsidR="00BD3E6D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="00BD3E6D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</w:p>
    <w:p w14:paraId="2D997DFD" w14:textId="6B27BF4D" w:rsidR="004D1105" w:rsidRPr="00463E91" w:rsidRDefault="00BD3E6D" w:rsidP="004D1105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Agora vamos empregar dados matemáticos para construção de um algoritmo Java. Para isso vamos construir um algoritmo que determina a Area de uma circunferência de diâmetro “D”. </w:t>
      </w:r>
      <w:r w:rsidR="0083436B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lém do método de impressão vamos importar a biblioteca que nos permitirá recolher o dado digitado por um teclado. Para isso vamos importar da seguinte forma:</w:t>
      </w:r>
      <w:r w:rsidR="004D1105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</w:t>
      </w:r>
      <w:r w:rsidR="004D1105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p&gt;</w:t>
      </w:r>
      <w:r w:rsidR="0083436B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</w:p>
    <w:p w14:paraId="1053244F" w14:textId="77777777" w:rsidR="0083436B" w:rsidRPr="00E262AE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```</w:t>
      </w:r>
      <w:proofErr w:type="spell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java</w:t>
      </w:r>
      <w:proofErr w:type="spellEnd"/>
    </w:p>
    <w:p w14:paraId="0998386C" w14:textId="347FD3D4" w:rsidR="0083436B" w:rsidRPr="00E262AE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proofErr w:type="spell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import</w:t>
      </w:r>
      <w:proofErr w:type="spellEnd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proofErr w:type="spellStart"/>
      <w:proofErr w:type="gram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java.util</w:t>
      </w:r>
      <w:proofErr w:type="gramEnd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.Scanner</w:t>
      </w:r>
      <w:proofErr w:type="spellEnd"/>
      <w:r w:rsidR="00AD37C0"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;</w:t>
      </w:r>
    </w:p>
    <w:p w14:paraId="2FB9413B" w14:textId="34827C43" w:rsidR="0083436B" w:rsidRPr="00E262AE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```</w:t>
      </w:r>
    </w:p>
    <w:p w14:paraId="49284C86" w14:textId="264A4694" w:rsidR="0083436B" w:rsidRPr="00463E91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lt;p 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align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= "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justify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inda sem entrar na Orientação à Objetos vamos criar um objeto que que quando invocado permitirá a execução de métodos referentes a leitura do dado digitado via teclado. Vejamos o exemplo:&lt;/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p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</w:p>
    <w:p w14:paraId="6057BBEC" w14:textId="77777777" w:rsidR="0083436B" w:rsidRPr="00E262AE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```</w:t>
      </w:r>
      <w:proofErr w:type="spell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java</w:t>
      </w:r>
      <w:proofErr w:type="spellEnd"/>
    </w:p>
    <w:p w14:paraId="20D12826" w14:textId="0AD8A6B3" w:rsidR="0083436B" w:rsidRPr="00E262AE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proofErr w:type="spell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import</w:t>
      </w:r>
      <w:proofErr w:type="spellEnd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proofErr w:type="spellStart"/>
      <w:proofErr w:type="gram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java.util</w:t>
      </w:r>
      <w:proofErr w:type="gramEnd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.Scanner</w:t>
      </w:r>
      <w:proofErr w:type="spellEnd"/>
      <w:r w:rsidR="00AD37C0"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;</w:t>
      </w:r>
    </w:p>
    <w:p w14:paraId="0DD381B6" w14:textId="0623E249" w:rsidR="0083436B" w:rsidRPr="00E262AE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0641DE2F" w14:textId="0C6312AE" w:rsidR="0083436B" w:rsidRPr="00E262AE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proofErr w:type="spell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public</w:t>
      </w:r>
      <w:proofErr w:type="spellEnd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proofErr w:type="spell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class</w:t>
      </w:r>
      <w:proofErr w:type="spellEnd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proofErr w:type="spell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ComputaArea</w:t>
      </w:r>
      <w:proofErr w:type="spellEnd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{</w:t>
      </w:r>
    </w:p>
    <w:p w14:paraId="27F569DF" w14:textId="77777777" w:rsidR="0083436B" w:rsidRPr="0083436B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    </w:t>
      </w:r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public static void </w:t>
      </w:r>
      <w:proofErr w:type="gramStart"/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>main(</w:t>
      </w:r>
      <w:proofErr w:type="gramEnd"/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String[] </w:t>
      </w:r>
      <w:proofErr w:type="spellStart"/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>args</w:t>
      </w:r>
      <w:proofErr w:type="spellEnd"/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>){</w:t>
      </w:r>
    </w:p>
    <w:p w14:paraId="56769A3E" w14:textId="4B5A9F25" w:rsidR="0083436B" w:rsidRPr="00463E91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        </w:t>
      </w: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ab/>
        <w:t xml:space="preserve">//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Criaçã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 do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objeto</w:t>
      </w:r>
      <w:proofErr w:type="spellEnd"/>
    </w:p>
    <w:p w14:paraId="72B90D3B" w14:textId="7CD81245" w:rsidR="00412553" w:rsidRPr="00463E91" w:rsidRDefault="00412553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System.out.println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(“Entre com o diâmetro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: ”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)</w:t>
      </w:r>
      <w:r w:rsidR="00AD37C0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;</w:t>
      </w:r>
    </w:p>
    <w:p w14:paraId="0CEB5DB7" w14:textId="1EDAEA25" w:rsidR="0083436B" w:rsidRPr="00463E91" w:rsidRDefault="0083436B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Scanner input = new 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Scanner(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System.in);</w:t>
      </w:r>
    </w:p>
    <w:p w14:paraId="709034EF" w14:textId="0DD82A4D" w:rsidR="0083436B" w:rsidRPr="00E262AE" w:rsidRDefault="0083436B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// Leitura do Diâmetro</w:t>
      </w:r>
    </w:p>
    <w:p w14:paraId="38DB8FB5" w14:textId="1954C429" w:rsidR="0083436B" w:rsidRPr="00E262AE" w:rsidRDefault="0083436B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proofErr w:type="spell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double</w:t>
      </w:r>
      <w:proofErr w:type="spellEnd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proofErr w:type="spell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diametro</w:t>
      </w:r>
      <w:proofErr w:type="spellEnd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= </w:t>
      </w:r>
      <w:proofErr w:type="spellStart"/>
      <w:proofErr w:type="gramStart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input.nextDouble</w:t>
      </w:r>
      <w:proofErr w:type="spellEnd"/>
      <w:proofErr w:type="gramEnd"/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();</w:t>
      </w:r>
    </w:p>
    <w:p w14:paraId="63F622D9" w14:textId="1FE73B62" w:rsidR="0083436B" w:rsidRPr="00E262AE" w:rsidRDefault="0083436B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// Determinação da área</w:t>
      </w:r>
    </w:p>
    <w:p w14:paraId="7D5B9B44" w14:textId="77777777" w:rsidR="00412553" w:rsidRPr="00463E91" w:rsidRDefault="00412553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doubl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rea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= 3.14159 *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diametr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*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diametr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/ 4;</w:t>
      </w:r>
    </w:p>
    <w:p w14:paraId="04DDE8EF" w14:textId="32333FCE" w:rsidR="0083436B" w:rsidRPr="00463E91" w:rsidRDefault="00412553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/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/  Impressão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do valor</w:t>
      </w:r>
    </w:p>
    <w:p w14:paraId="34385A23" w14:textId="5596DA31" w:rsidR="00412553" w:rsidRPr="00463E91" w:rsidRDefault="00412553" w:rsidP="00412553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System.out.println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(“O valor da área da circunferência de 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diâmetro</w:t>
      </w:r>
      <w:r w:rsidR="00463E91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”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+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di</w:t>
      </w:r>
      <w:r w:rsidR="00AD37C0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metr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+ “</w:t>
      </w:r>
      <w:r w:rsidR="00463E91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é “ +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rea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);</w:t>
      </w:r>
    </w:p>
    <w:p w14:paraId="732381D2" w14:textId="77777777" w:rsidR="00412553" w:rsidRPr="0083436B" w:rsidRDefault="00412553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3C76F6D2" w14:textId="77777777" w:rsidR="0083436B" w:rsidRPr="00E262AE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83436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    </w:t>
      </w:r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}</w:t>
      </w:r>
    </w:p>
    <w:p w14:paraId="3AE798C0" w14:textId="77777777" w:rsidR="0083436B" w:rsidRPr="00E262AE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}</w:t>
      </w:r>
    </w:p>
    <w:p w14:paraId="12FE045D" w14:textId="77777777" w:rsidR="0083436B" w:rsidRPr="00E262AE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E262AE">
        <w:rPr>
          <w:rFonts w:ascii="Courier New" w:eastAsia="Times New Roman" w:hAnsi="Courier New" w:cs="Courier New"/>
          <w:sz w:val="24"/>
          <w:szCs w:val="24"/>
          <w:lang w:eastAsia="pt-BR"/>
        </w:rPr>
        <w:t>```</w:t>
      </w:r>
    </w:p>
    <w:p w14:paraId="0CE5EF22" w14:textId="77777777" w:rsidR="0083436B" w:rsidRPr="00463E91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6EE2DD5D" w14:textId="77777777" w:rsidR="0083436B" w:rsidRPr="00463E91" w:rsidRDefault="0083436B" w:rsidP="004D1105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32AAB52C" w14:textId="67BD9A2F" w:rsidR="006075CE" w:rsidRPr="00463E91" w:rsidRDefault="006075CE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6FD0F5DB" w14:textId="77777777" w:rsidR="006075CE" w:rsidRPr="00463E91" w:rsidRDefault="006075CE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1A57E597" w14:textId="77777777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140CEB72" w14:textId="694B6E8D" w:rsidR="00FA462B" w:rsidRPr="00463E91" w:rsidRDefault="00FA462B" w:rsidP="00FA462B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0DDCF6AF" w14:textId="77777777" w:rsidR="00EC32D2" w:rsidRPr="00FA462B" w:rsidRDefault="00EC32D2" w:rsidP="00FA462B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7D70E634" w14:textId="71D1A56F" w:rsidR="00FA462B" w:rsidRPr="00FA462B" w:rsidRDefault="00FA462B" w:rsidP="00FA462B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h</w:t>
      </w:r>
      <w:r w:rsidR="00EC32D2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2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Referências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/h</w:t>
      </w:r>
      <w:r w:rsidR="00EC32D2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2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</w:p>
    <w:p w14:paraId="702E273E" w14:textId="77777777" w:rsidR="00EC32D2" w:rsidRPr="00463E91" w:rsidRDefault="00EC32D2" w:rsidP="00EC32D2">
      <w:pPr>
        <w:pStyle w:val="Bibliografia"/>
        <w:rPr>
          <w:rFonts w:ascii="Courier New" w:hAnsi="Courier New" w:cs="Courier New"/>
        </w:rPr>
      </w:pPr>
      <w:r w:rsidRPr="00463E91">
        <w:rPr>
          <w:rFonts w:ascii="Courier New" w:hAnsi="Courier New" w:cs="Courier New"/>
        </w:rPr>
        <w:fldChar w:fldCharType="begin"/>
      </w:r>
      <w:r w:rsidRPr="00463E91">
        <w:rPr>
          <w:rFonts w:ascii="Courier New" w:hAnsi="Courier New" w:cs="Courier New"/>
        </w:rPr>
        <w:instrText xml:space="preserve"> ADDIN ZOTERO_BIBL {"uncited":[],"omitted":[],"custom":[]} CSL_BIBLIOGRAPHY </w:instrText>
      </w:r>
      <w:r w:rsidRPr="00463E91">
        <w:rPr>
          <w:rFonts w:ascii="Courier New" w:hAnsi="Courier New" w:cs="Courier New"/>
        </w:rPr>
        <w:fldChar w:fldCharType="separate"/>
      </w:r>
      <w:r w:rsidRPr="00463E91">
        <w:rPr>
          <w:rFonts w:ascii="Courier New" w:hAnsi="Courier New" w:cs="Courier New"/>
        </w:rPr>
        <w:t>[1]</w:t>
      </w:r>
      <w:r w:rsidRPr="00463E91">
        <w:rPr>
          <w:rFonts w:ascii="Courier New" w:hAnsi="Courier New" w:cs="Courier New"/>
        </w:rPr>
        <w:tab/>
        <w:t>Wikipédia. James Gosling. Wikipédia 2022. https://pt.wikipedia.org/wiki/James_Gosling.</w:t>
      </w:r>
    </w:p>
    <w:p w14:paraId="393D3DDB" w14:textId="3BC97AAD" w:rsidR="00241094" w:rsidRPr="00463E91" w:rsidRDefault="00EC32D2">
      <w:pPr>
        <w:rPr>
          <w:rFonts w:ascii="Courier New" w:hAnsi="Courier New" w:cs="Courier New"/>
        </w:rPr>
      </w:pPr>
      <w:r w:rsidRPr="00463E91">
        <w:rPr>
          <w:rFonts w:ascii="Courier New" w:hAnsi="Courier New" w:cs="Courier New"/>
        </w:rPr>
        <w:fldChar w:fldCharType="end"/>
      </w:r>
    </w:p>
    <w:sectPr w:rsidR="00241094" w:rsidRPr="00463E91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796C94"/>
    <w:rsid w:val="00241094"/>
    <w:rsid w:val="003344AD"/>
    <w:rsid w:val="00412553"/>
    <w:rsid w:val="00463E91"/>
    <w:rsid w:val="004D1105"/>
    <w:rsid w:val="005557F9"/>
    <w:rsid w:val="006075CE"/>
    <w:rsid w:val="00796C94"/>
    <w:rsid w:val="0083436B"/>
    <w:rsid w:val="0085645B"/>
    <w:rsid w:val="00AD37C0"/>
    <w:rsid w:val="00BD3E6D"/>
    <w:rsid w:val="00C9052D"/>
    <w:rsid w:val="00E262AE"/>
    <w:rsid w:val="00EC32D2"/>
    <w:rsid w:val="00FA462B"/>
    <w:rsid w:val="00FD21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D8A6021"/>
  <w15:docId w15:val="{D58013F8-4813-43F5-AA05-0743B279457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12553"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Bibliografia">
    <w:name w:val="Bibliography"/>
    <w:basedOn w:val="Normal"/>
    <w:next w:val="Normal"/>
    <w:uiPriority w:val="37"/>
    <w:unhideWhenUsed/>
    <w:rsid w:val="00EC32D2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964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8710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87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676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379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903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137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84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642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8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2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055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4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86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914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7</TotalTime>
  <Pages>1</Pages>
  <Words>735</Words>
  <Characters>3972</Characters>
  <Application>Microsoft Office Word</Application>
  <DocSecurity>0</DocSecurity>
  <Lines>33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2</cp:revision>
  <dcterms:created xsi:type="dcterms:W3CDTF">2022-10-11T22:30:00Z</dcterms:created>
  <dcterms:modified xsi:type="dcterms:W3CDTF">2022-10-14T0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ZW0InG7H"/&gt;&lt;style id="http://www.zotero.org/styles/engineering-structures" hasBibliography="1" bibliographyStyleHasBeenSet="1"/&gt;&lt;prefs&gt;&lt;pref name="fieldType" value="Field"/&gt;&lt;/prefs&gt;&lt;/data&gt;</vt:lpwstr>
  </property>
</Properties>
</file>